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8333B2" w14:textId="51E7D868" w:rsidR="0095192E" w:rsidRDefault="0096566D" w:rsidP="00B50701">
      <w:pPr>
        <w:tabs>
          <w:tab w:val="left" w:pos="3160"/>
        </w:tabs>
      </w:pPr>
      <w:r>
        <w:fldChar w:fldCharType="begin" w:fldLock="1"/>
      </w:r>
      <w:r>
        <w:instrText>ADDIN CSL_CITATION { "citationItems" : [ { "id" : "ITEM-1", "itemData" : { "DOI" : "10.1038/nature14236", "ISSN" : "0028-0836", "author" : [ { "dropping-particle" : "", "family" : "Mnih", "given" : "Volodymyr",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container-title" : "Nature", "id" : "ITEM-1", "issue" : "7540", "issued" : { "date-parts" : [ [ "2015", "2", "25" ] ] }, "page" : "529-533", "publisher" : "Nature Publishing Group", "title" : "Human-level control through deep reinforcement learning", "type" : "article-journal", "volume" : "518" }, "uris" : [ "http://www.mendeley.com/documents/?uuid=b2676117-1e1a-43a5-a869-9f330d87fdcd" ] } ], "mendeley" : { "formattedCitation" : "[&lt;i&gt;Mnih et al.&lt;/i&gt;, 2015]", "plainTextFormattedCitation" : "[Mnih et al., 2015]", "previouslyFormattedCitation" : "[&lt;i&gt;Mnih et al.&lt;/i&gt;, 2015]" }, "properties" : {  }, "schema" : "https://github.com/citation-style-language/schema/raw/master/csl-citation.json" }</w:instrText>
      </w:r>
      <w:r>
        <w:fldChar w:fldCharType="separate"/>
      </w:r>
      <w:r w:rsidRPr="0096566D">
        <w:rPr>
          <w:noProof/>
        </w:rPr>
        <w:t>[</w:t>
      </w:r>
      <w:r w:rsidRPr="0096566D">
        <w:rPr>
          <w:i/>
          <w:noProof/>
        </w:rPr>
        <w:t>Mnih et al.</w:t>
      </w:r>
      <w:r w:rsidRPr="0096566D">
        <w:rPr>
          <w:noProof/>
        </w:rPr>
        <w:t>, 2015]</w:t>
      </w:r>
      <w:r>
        <w:fldChar w:fldCharType="end"/>
      </w:r>
      <w:r>
        <w:t xml:space="preserve"> report using the Deep Q-Network to let the computer to learn how to play the Atari 2600 games. </w:t>
      </w:r>
      <w:r w:rsidR="00ED02BD">
        <w:t xml:space="preserve">This paper has the detailed information about the structure, parameter and the way they train the algorithm. </w:t>
      </w:r>
      <w:r w:rsidR="003E5620">
        <w:t xml:space="preserve">It has two key ideas, (1) use the experience replay, and iterative update that adjusts the action-values towards target values. </w:t>
      </w:r>
      <w:r w:rsidR="009C41BD">
        <w:t xml:space="preserve">It uses the discounted award function, which discount the future actions for the rewards. </w:t>
      </w:r>
      <w:r w:rsidR="00E67D88">
        <w:t xml:space="preserve">The learning essentially is a regression problem to estimate the Q-value from the observed images. </w:t>
      </w:r>
      <w:r w:rsidR="00A57A6D">
        <w:t xml:space="preserve">The code is written all in Lua, but there is a similar project using it to train the flappyBird, which you can find it here: </w:t>
      </w:r>
      <w:hyperlink r:id="rId6" w:history="1">
        <w:r w:rsidR="00A57A6D" w:rsidRPr="00EA34FF">
          <w:rPr>
            <w:rStyle w:val="Hyperlink"/>
          </w:rPr>
          <w:t>https://yanpanlau.github.io/2016/07/10/FlappyBird-Keras.html</w:t>
        </w:r>
      </w:hyperlink>
      <w:r w:rsidR="00A57A6D">
        <w:t xml:space="preserve">. </w:t>
      </w:r>
    </w:p>
    <w:p w14:paraId="4665DE8E" w14:textId="77777777" w:rsidR="00A57A6D" w:rsidRDefault="00A57A6D" w:rsidP="00B50701">
      <w:pPr>
        <w:tabs>
          <w:tab w:val="left" w:pos="3160"/>
        </w:tabs>
      </w:pPr>
    </w:p>
    <w:p w14:paraId="519B2D35" w14:textId="1CC505E1" w:rsidR="00637C7C" w:rsidRDefault="00637C7C" w:rsidP="00B50701">
      <w:pPr>
        <w:tabs>
          <w:tab w:val="left" w:pos="3160"/>
        </w:tabs>
      </w:pPr>
      <w:r>
        <w:fldChar w:fldCharType="begin" w:fldLock="1"/>
      </w:r>
      <w:r>
        <w:instrText>ADDIN CSL_CITATION { "citationItems" : [ { "id" : "ITEM-1", "itemData" : { "DOI" : "10.1190/tle37010058.1", "ISSN" : "1070-485X", "author" : [ { "dropping-particle" : "", "family" : "Araya-Polo", "given" : "Mauricio", "non-dropping-particle" : "", "parse-names" : false, "suffix" : "" }, { "dropping-particle" : "", "family" : "Jennings", "given" : "Joseph", "non-dropping-particle" : "", "parse-names" : false, "suffix" : "" }, { "dropping-particle" : "", "family" : "Adler", "given" : "Amir", "non-dropping-particle" : "", "parse-names" : false, "suffix" : "" }, { "dropping-particle" : "", "family" : "Dahlke", "given" : "Taylor", "non-dropping-particle" : "", "parse-names" : false, "suffix" : "" } ], "container-title" : "The Leading Edge", "id" : "ITEM-1", "issue" : "January", "issued" : { "date-parts" : [ [ "2018" ] ] }, "page" : "58-66", "title" : "Deep-learning tomography", "type" : "article-journal" }, "uris" : [ "http://www.mendeley.com/documents/?uuid=199006a2-0d2d-43f2-9abc-8293d6d11d74" ] } ], "mendeley" : { "formattedCitation" : "[&lt;i&gt;Araya-Polo et al.&lt;/i&gt;, 2018]", "plainTextFormattedCitation" : "[Araya-Polo et al., 2018]", "previouslyFormattedCitation" : "[&lt;i&gt;Araya-Polo et al.&lt;/i&gt;, 2018]" }, "properties" : {  }, "schema" : "https://github.com/citation-style-language/schema/raw/master/csl-citation.json" }</w:instrText>
      </w:r>
      <w:r>
        <w:fldChar w:fldCharType="separate"/>
      </w:r>
      <w:r w:rsidRPr="00637C7C">
        <w:rPr>
          <w:noProof/>
        </w:rPr>
        <w:t>[</w:t>
      </w:r>
      <w:r w:rsidRPr="00637C7C">
        <w:rPr>
          <w:i/>
          <w:noProof/>
        </w:rPr>
        <w:t>Araya-Polo et al.</w:t>
      </w:r>
      <w:r w:rsidRPr="00637C7C">
        <w:rPr>
          <w:noProof/>
        </w:rPr>
        <w:t>, 2018]</w:t>
      </w:r>
      <w:r>
        <w:fldChar w:fldCharType="end"/>
      </w:r>
      <w:r>
        <w:t xml:space="preserve"> talks about their way to do tomography velocity model using deep neural network. </w:t>
      </w:r>
      <w:r w:rsidR="00673ED4">
        <w:t xml:space="preserve">They are still only using the synthetic data by first randomly generating velocity model and then generate the seismic waveforms, and use these as the pair to train the network. After that, they will generate more velocity model and test the model against these newly generated models. </w:t>
      </w:r>
      <w:r w:rsidR="005D5B31">
        <w:t xml:space="preserve">Also note that, their output needs to be processed in order to have the same demission as the velocity models. </w:t>
      </w:r>
      <w:bookmarkStart w:id="0" w:name="_GoBack"/>
      <w:bookmarkEnd w:id="0"/>
    </w:p>
    <w:p w14:paraId="4D17C015" w14:textId="77777777" w:rsidR="00A57A6D" w:rsidRPr="00B50701" w:rsidRDefault="00A57A6D" w:rsidP="00B50701">
      <w:pPr>
        <w:tabs>
          <w:tab w:val="left" w:pos="3160"/>
        </w:tabs>
      </w:pPr>
    </w:p>
    <w:sectPr w:rsidR="00A57A6D"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167EEA"/>
    <w:multiLevelType w:val="hybridMultilevel"/>
    <w:tmpl w:val="6E52B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265D41"/>
    <w:multiLevelType w:val="hybridMultilevel"/>
    <w:tmpl w:val="8744A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2"/>
  </w:num>
  <w:num w:numId="4">
    <w:abstractNumId w:val="3"/>
  </w:num>
  <w:num w:numId="5">
    <w:abstractNumId w:val="4"/>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471A"/>
    <w:rsid w:val="00025C1B"/>
    <w:rsid w:val="000348CF"/>
    <w:rsid w:val="00036FB5"/>
    <w:rsid w:val="00052381"/>
    <w:rsid w:val="0005737E"/>
    <w:rsid w:val="00062CC0"/>
    <w:rsid w:val="00076F6D"/>
    <w:rsid w:val="000772F3"/>
    <w:rsid w:val="000842D9"/>
    <w:rsid w:val="00087702"/>
    <w:rsid w:val="000928E6"/>
    <w:rsid w:val="00094E22"/>
    <w:rsid w:val="000A4904"/>
    <w:rsid w:val="000A56F1"/>
    <w:rsid w:val="000A75ED"/>
    <w:rsid w:val="000B09B7"/>
    <w:rsid w:val="000C179A"/>
    <w:rsid w:val="000C1D18"/>
    <w:rsid w:val="000C20C2"/>
    <w:rsid w:val="000C3A23"/>
    <w:rsid w:val="000C651A"/>
    <w:rsid w:val="000C7DC6"/>
    <w:rsid w:val="000D398D"/>
    <w:rsid w:val="000D3AEE"/>
    <w:rsid w:val="000D3DD9"/>
    <w:rsid w:val="000F45C5"/>
    <w:rsid w:val="00115224"/>
    <w:rsid w:val="001228C1"/>
    <w:rsid w:val="001249D8"/>
    <w:rsid w:val="001329B5"/>
    <w:rsid w:val="00134CCB"/>
    <w:rsid w:val="00137AF6"/>
    <w:rsid w:val="00141C2B"/>
    <w:rsid w:val="00143C87"/>
    <w:rsid w:val="00147DBD"/>
    <w:rsid w:val="001556CF"/>
    <w:rsid w:val="00162B3D"/>
    <w:rsid w:val="001702A0"/>
    <w:rsid w:val="001801C0"/>
    <w:rsid w:val="00184A35"/>
    <w:rsid w:val="001963BF"/>
    <w:rsid w:val="001A1194"/>
    <w:rsid w:val="001A595F"/>
    <w:rsid w:val="001B0040"/>
    <w:rsid w:val="001B4728"/>
    <w:rsid w:val="001C1ED1"/>
    <w:rsid w:val="001D7D0A"/>
    <w:rsid w:val="001F794F"/>
    <w:rsid w:val="0020732F"/>
    <w:rsid w:val="002161BB"/>
    <w:rsid w:val="00221C6E"/>
    <w:rsid w:val="00224414"/>
    <w:rsid w:val="002300EB"/>
    <w:rsid w:val="002435A3"/>
    <w:rsid w:val="00261132"/>
    <w:rsid w:val="002629AD"/>
    <w:rsid w:val="0028094F"/>
    <w:rsid w:val="002B1E09"/>
    <w:rsid w:val="002B7759"/>
    <w:rsid w:val="002C26D3"/>
    <w:rsid w:val="002D0734"/>
    <w:rsid w:val="002D0F80"/>
    <w:rsid w:val="002E0129"/>
    <w:rsid w:val="002E187A"/>
    <w:rsid w:val="002E500A"/>
    <w:rsid w:val="002F3F31"/>
    <w:rsid w:val="002F4CF3"/>
    <w:rsid w:val="00310C45"/>
    <w:rsid w:val="003171E5"/>
    <w:rsid w:val="00317EB1"/>
    <w:rsid w:val="00322715"/>
    <w:rsid w:val="00324ED8"/>
    <w:rsid w:val="00324FCC"/>
    <w:rsid w:val="00341AD6"/>
    <w:rsid w:val="00350FD4"/>
    <w:rsid w:val="00360A2E"/>
    <w:rsid w:val="00377555"/>
    <w:rsid w:val="00381EC0"/>
    <w:rsid w:val="00381FB0"/>
    <w:rsid w:val="00385095"/>
    <w:rsid w:val="003907D1"/>
    <w:rsid w:val="003923B4"/>
    <w:rsid w:val="003967E6"/>
    <w:rsid w:val="003B03E6"/>
    <w:rsid w:val="003B4B5F"/>
    <w:rsid w:val="003C1F4A"/>
    <w:rsid w:val="003D0024"/>
    <w:rsid w:val="003D49E3"/>
    <w:rsid w:val="003D67D2"/>
    <w:rsid w:val="003E25ED"/>
    <w:rsid w:val="003E5620"/>
    <w:rsid w:val="003F10A4"/>
    <w:rsid w:val="003F682B"/>
    <w:rsid w:val="0040066A"/>
    <w:rsid w:val="00410A65"/>
    <w:rsid w:val="00411E85"/>
    <w:rsid w:val="00430750"/>
    <w:rsid w:val="00433D61"/>
    <w:rsid w:val="00455F94"/>
    <w:rsid w:val="00461989"/>
    <w:rsid w:val="00463781"/>
    <w:rsid w:val="004701EE"/>
    <w:rsid w:val="00473C3F"/>
    <w:rsid w:val="004827A9"/>
    <w:rsid w:val="00482E26"/>
    <w:rsid w:val="004901ED"/>
    <w:rsid w:val="00490607"/>
    <w:rsid w:val="004A19C5"/>
    <w:rsid w:val="004A1EE7"/>
    <w:rsid w:val="004B71E6"/>
    <w:rsid w:val="004C2914"/>
    <w:rsid w:val="004D35B8"/>
    <w:rsid w:val="004E7467"/>
    <w:rsid w:val="004F549A"/>
    <w:rsid w:val="004F63DB"/>
    <w:rsid w:val="00502AF3"/>
    <w:rsid w:val="0050345A"/>
    <w:rsid w:val="0050518E"/>
    <w:rsid w:val="00505574"/>
    <w:rsid w:val="00506A02"/>
    <w:rsid w:val="005145A5"/>
    <w:rsid w:val="00527CDB"/>
    <w:rsid w:val="00543CFF"/>
    <w:rsid w:val="0054763B"/>
    <w:rsid w:val="005560CE"/>
    <w:rsid w:val="00563F73"/>
    <w:rsid w:val="00564B7F"/>
    <w:rsid w:val="0056542F"/>
    <w:rsid w:val="00572988"/>
    <w:rsid w:val="005743B8"/>
    <w:rsid w:val="0058013C"/>
    <w:rsid w:val="00582600"/>
    <w:rsid w:val="00590779"/>
    <w:rsid w:val="00595090"/>
    <w:rsid w:val="00595B44"/>
    <w:rsid w:val="005A2B98"/>
    <w:rsid w:val="005A5859"/>
    <w:rsid w:val="005B0C8E"/>
    <w:rsid w:val="005B66F1"/>
    <w:rsid w:val="005B7DF8"/>
    <w:rsid w:val="005D071C"/>
    <w:rsid w:val="005D3E28"/>
    <w:rsid w:val="005D4DD5"/>
    <w:rsid w:val="005D5B31"/>
    <w:rsid w:val="006044C4"/>
    <w:rsid w:val="006074CF"/>
    <w:rsid w:val="00616117"/>
    <w:rsid w:val="0063028C"/>
    <w:rsid w:val="00635B01"/>
    <w:rsid w:val="00637C7C"/>
    <w:rsid w:val="006402B8"/>
    <w:rsid w:val="00641074"/>
    <w:rsid w:val="00643A10"/>
    <w:rsid w:val="00645C63"/>
    <w:rsid w:val="006608E9"/>
    <w:rsid w:val="006674CB"/>
    <w:rsid w:val="00667C5E"/>
    <w:rsid w:val="00673ED4"/>
    <w:rsid w:val="006751F2"/>
    <w:rsid w:val="00697097"/>
    <w:rsid w:val="006A34F3"/>
    <w:rsid w:val="006A3C5F"/>
    <w:rsid w:val="006A458D"/>
    <w:rsid w:val="006A773F"/>
    <w:rsid w:val="006B467C"/>
    <w:rsid w:val="006C0123"/>
    <w:rsid w:val="006D0B01"/>
    <w:rsid w:val="006D4323"/>
    <w:rsid w:val="006D6888"/>
    <w:rsid w:val="006E592C"/>
    <w:rsid w:val="006E5C23"/>
    <w:rsid w:val="006F1180"/>
    <w:rsid w:val="006F60B2"/>
    <w:rsid w:val="0070150D"/>
    <w:rsid w:val="0070546B"/>
    <w:rsid w:val="00705FD1"/>
    <w:rsid w:val="00715844"/>
    <w:rsid w:val="007214CF"/>
    <w:rsid w:val="007224D2"/>
    <w:rsid w:val="00730A9D"/>
    <w:rsid w:val="00743289"/>
    <w:rsid w:val="007439E7"/>
    <w:rsid w:val="00746C7B"/>
    <w:rsid w:val="007702D8"/>
    <w:rsid w:val="00773882"/>
    <w:rsid w:val="00780D09"/>
    <w:rsid w:val="00786D7D"/>
    <w:rsid w:val="007930B2"/>
    <w:rsid w:val="00796C7C"/>
    <w:rsid w:val="007A113F"/>
    <w:rsid w:val="007C2628"/>
    <w:rsid w:val="007E27F4"/>
    <w:rsid w:val="007F0911"/>
    <w:rsid w:val="00803436"/>
    <w:rsid w:val="00805CF4"/>
    <w:rsid w:val="00817EDF"/>
    <w:rsid w:val="0083037E"/>
    <w:rsid w:val="008535E1"/>
    <w:rsid w:val="00886E17"/>
    <w:rsid w:val="00887131"/>
    <w:rsid w:val="0088715D"/>
    <w:rsid w:val="00891061"/>
    <w:rsid w:val="00893AD2"/>
    <w:rsid w:val="00897643"/>
    <w:rsid w:val="008A68E8"/>
    <w:rsid w:val="008A7557"/>
    <w:rsid w:val="008B2E30"/>
    <w:rsid w:val="008B6924"/>
    <w:rsid w:val="008C08E5"/>
    <w:rsid w:val="008E6754"/>
    <w:rsid w:val="008F0C99"/>
    <w:rsid w:val="008F1D69"/>
    <w:rsid w:val="008F3531"/>
    <w:rsid w:val="00901361"/>
    <w:rsid w:val="00904A2D"/>
    <w:rsid w:val="0090666B"/>
    <w:rsid w:val="00907EF5"/>
    <w:rsid w:val="00910C59"/>
    <w:rsid w:val="00926A18"/>
    <w:rsid w:val="00933904"/>
    <w:rsid w:val="00940474"/>
    <w:rsid w:val="0095192E"/>
    <w:rsid w:val="00952C91"/>
    <w:rsid w:val="00956298"/>
    <w:rsid w:val="00960AC1"/>
    <w:rsid w:val="00961226"/>
    <w:rsid w:val="0096566D"/>
    <w:rsid w:val="00967058"/>
    <w:rsid w:val="00975F1A"/>
    <w:rsid w:val="00992AF3"/>
    <w:rsid w:val="00995522"/>
    <w:rsid w:val="009B1D65"/>
    <w:rsid w:val="009C0071"/>
    <w:rsid w:val="009C39DF"/>
    <w:rsid w:val="009C41BD"/>
    <w:rsid w:val="009D6DA1"/>
    <w:rsid w:val="009D77CA"/>
    <w:rsid w:val="009E04CB"/>
    <w:rsid w:val="009E1805"/>
    <w:rsid w:val="009E785B"/>
    <w:rsid w:val="00A05AE8"/>
    <w:rsid w:val="00A1105E"/>
    <w:rsid w:val="00A135E9"/>
    <w:rsid w:val="00A164FF"/>
    <w:rsid w:val="00A3597C"/>
    <w:rsid w:val="00A42484"/>
    <w:rsid w:val="00A52C34"/>
    <w:rsid w:val="00A57A6D"/>
    <w:rsid w:val="00A6579E"/>
    <w:rsid w:val="00A66DBE"/>
    <w:rsid w:val="00A803DD"/>
    <w:rsid w:val="00A86A75"/>
    <w:rsid w:val="00A943BB"/>
    <w:rsid w:val="00AA5951"/>
    <w:rsid w:val="00AA79FE"/>
    <w:rsid w:val="00AC7FFE"/>
    <w:rsid w:val="00AE229F"/>
    <w:rsid w:val="00AE2A7E"/>
    <w:rsid w:val="00AE7B6D"/>
    <w:rsid w:val="00AF7967"/>
    <w:rsid w:val="00B17270"/>
    <w:rsid w:val="00B17DF6"/>
    <w:rsid w:val="00B40898"/>
    <w:rsid w:val="00B4270F"/>
    <w:rsid w:val="00B50701"/>
    <w:rsid w:val="00B6205F"/>
    <w:rsid w:val="00B67FB9"/>
    <w:rsid w:val="00B73F4F"/>
    <w:rsid w:val="00B75777"/>
    <w:rsid w:val="00B80625"/>
    <w:rsid w:val="00B91029"/>
    <w:rsid w:val="00B93A22"/>
    <w:rsid w:val="00B94C1D"/>
    <w:rsid w:val="00BA1FFA"/>
    <w:rsid w:val="00BC04BE"/>
    <w:rsid w:val="00BC5199"/>
    <w:rsid w:val="00BD2B74"/>
    <w:rsid w:val="00BE36EC"/>
    <w:rsid w:val="00BE4A57"/>
    <w:rsid w:val="00BF6BE0"/>
    <w:rsid w:val="00C012E6"/>
    <w:rsid w:val="00C02AE2"/>
    <w:rsid w:val="00C0427C"/>
    <w:rsid w:val="00C062BE"/>
    <w:rsid w:val="00C17349"/>
    <w:rsid w:val="00C210EA"/>
    <w:rsid w:val="00C228FC"/>
    <w:rsid w:val="00C22E78"/>
    <w:rsid w:val="00C41EF3"/>
    <w:rsid w:val="00C43F9F"/>
    <w:rsid w:val="00C500FE"/>
    <w:rsid w:val="00C532E0"/>
    <w:rsid w:val="00C53344"/>
    <w:rsid w:val="00C5488F"/>
    <w:rsid w:val="00C63621"/>
    <w:rsid w:val="00C67706"/>
    <w:rsid w:val="00C86C37"/>
    <w:rsid w:val="00C95F1F"/>
    <w:rsid w:val="00CA009D"/>
    <w:rsid w:val="00CA7BA7"/>
    <w:rsid w:val="00CB1B32"/>
    <w:rsid w:val="00CC06EC"/>
    <w:rsid w:val="00CD33A8"/>
    <w:rsid w:val="00CD57EE"/>
    <w:rsid w:val="00CE40BE"/>
    <w:rsid w:val="00CE51FA"/>
    <w:rsid w:val="00CE6911"/>
    <w:rsid w:val="00D02E7D"/>
    <w:rsid w:val="00D1500B"/>
    <w:rsid w:val="00D173E7"/>
    <w:rsid w:val="00D20A20"/>
    <w:rsid w:val="00D30069"/>
    <w:rsid w:val="00D43F43"/>
    <w:rsid w:val="00D457FE"/>
    <w:rsid w:val="00D5012C"/>
    <w:rsid w:val="00D52739"/>
    <w:rsid w:val="00D62EBA"/>
    <w:rsid w:val="00D63A9D"/>
    <w:rsid w:val="00D714FD"/>
    <w:rsid w:val="00D83FEC"/>
    <w:rsid w:val="00D84BAC"/>
    <w:rsid w:val="00D866BD"/>
    <w:rsid w:val="00D93356"/>
    <w:rsid w:val="00D9496D"/>
    <w:rsid w:val="00DA2817"/>
    <w:rsid w:val="00DA2D8C"/>
    <w:rsid w:val="00DA464D"/>
    <w:rsid w:val="00DC14FD"/>
    <w:rsid w:val="00DE63DF"/>
    <w:rsid w:val="00DE6770"/>
    <w:rsid w:val="00DE754E"/>
    <w:rsid w:val="00DF42EC"/>
    <w:rsid w:val="00DF614D"/>
    <w:rsid w:val="00E054ED"/>
    <w:rsid w:val="00E13508"/>
    <w:rsid w:val="00E205A5"/>
    <w:rsid w:val="00E35418"/>
    <w:rsid w:val="00E407F3"/>
    <w:rsid w:val="00E5063C"/>
    <w:rsid w:val="00E575A2"/>
    <w:rsid w:val="00E67D88"/>
    <w:rsid w:val="00E72B30"/>
    <w:rsid w:val="00E83881"/>
    <w:rsid w:val="00E872B0"/>
    <w:rsid w:val="00E9370F"/>
    <w:rsid w:val="00E93CF3"/>
    <w:rsid w:val="00E94863"/>
    <w:rsid w:val="00EA1D08"/>
    <w:rsid w:val="00EB796E"/>
    <w:rsid w:val="00EC2E25"/>
    <w:rsid w:val="00EC3A1D"/>
    <w:rsid w:val="00ED02BD"/>
    <w:rsid w:val="00ED6771"/>
    <w:rsid w:val="00EE288A"/>
    <w:rsid w:val="00EE39D9"/>
    <w:rsid w:val="00EE5051"/>
    <w:rsid w:val="00EF6DCA"/>
    <w:rsid w:val="00F11193"/>
    <w:rsid w:val="00F1335C"/>
    <w:rsid w:val="00F1692B"/>
    <w:rsid w:val="00F21D92"/>
    <w:rsid w:val="00F36C28"/>
    <w:rsid w:val="00F36F3D"/>
    <w:rsid w:val="00F44BF9"/>
    <w:rsid w:val="00F4589A"/>
    <w:rsid w:val="00F70799"/>
    <w:rsid w:val="00F75EED"/>
    <w:rsid w:val="00F80B9F"/>
    <w:rsid w:val="00F942A5"/>
    <w:rsid w:val="00FB6F70"/>
    <w:rsid w:val="00FD7345"/>
    <w:rsid w:val="00FE19CF"/>
    <w:rsid w:val="00FE7CF2"/>
    <w:rsid w:val="00FF0395"/>
    <w:rsid w:val="00FF22EB"/>
    <w:rsid w:val="00FF6C3E"/>
    <w:rsid w:val="00FF7D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845471">
      <w:bodyDiv w:val="1"/>
      <w:marLeft w:val="0"/>
      <w:marRight w:val="0"/>
      <w:marTop w:val="0"/>
      <w:marBottom w:val="0"/>
      <w:divBdr>
        <w:top w:val="none" w:sz="0" w:space="0" w:color="auto"/>
        <w:left w:val="none" w:sz="0" w:space="0" w:color="auto"/>
        <w:bottom w:val="none" w:sz="0" w:space="0" w:color="auto"/>
        <w:right w:val="none" w:sz="0" w:space="0" w:color="auto"/>
      </w:divBdr>
    </w:div>
    <w:div w:id="1424567708">
      <w:bodyDiv w:val="1"/>
      <w:marLeft w:val="0"/>
      <w:marRight w:val="0"/>
      <w:marTop w:val="0"/>
      <w:marBottom w:val="0"/>
      <w:divBdr>
        <w:top w:val="none" w:sz="0" w:space="0" w:color="auto"/>
        <w:left w:val="none" w:sz="0" w:space="0" w:color="auto"/>
        <w:bottom w:val="none" w:sz="0" w:space="0" w:color="auto"/>
        <w:right w:val="none" w:sz="0" w:space="0" w:color="auto"/>
      </w:divBdr>
    </w:div>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 w:id="20268625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yanpanlau.github.io/2016/07/10/FlappyBird-Keras.html"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6</TotalTime>
  <Pages>1</Pages>
  <Words>917</Words>
  <Characters>5229</Characters>
  <Application>Microsoft Macintosh Word</Application>
  <DocSecurity>0</DocSecurity>
  <Lines>43</Lines>
  <Paragraphs>12</Paragraphs>
  <ScaleCrop>false</ScaleCrop>
  <Company>UC Berkeley</Company>
  <LinksUpToDate>false</LinksUpToDate>
  <CharactersWithSpaces>6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77</cp:revision>
  <dcterms:created xsi:type="dcterms:W3CDTF">2017-01-02T19:00:00Z</dcterms:created>
  <dcterms:modified xsi:type="dcterms:W3CDTF">2018-02-27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seismology</vt:lpwstr>
  </property>
  <property fmtid="{D5CDD505-2E9C-101B-9397-08002B2CF9AE}" pid="16" name="Mendeley Recent Style Name 5_1">
    <vt:lpwstr>Journal of Seismolog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